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454673" w:rsidRDefault="00454673"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454673" w:rsidRDefault="00454673"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454673">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454673">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454673">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454673">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454673">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454673">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454673">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454673">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454673">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454673">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454673">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454673">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454673">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454673">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454673">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454673">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454673">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2E1E763D" w14:textId="39648FBB" w:rsidR="00967AB9"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420147" w:history="1">
        <w:r w:rsidR="00967AB9" w:rsidRPr="00B622AC">
          <w:rPr>
            <w:rStyle w:val="Hyperlink"/>
            <w:noProof/>
          </w:rPr>
          <w:t>Figure 1. Sample image with caption. (Use sentence case; end with a period.)</w:t>
        </w:r>
        <w:r w:rsidR="00967AB9">
          <w:rPr>
            <w:noProof/>
            <w:webHidden/>
          </w:rPr>
          <w:tab/>
        </w:r>
        <w:r w:rsidR="00967AB9">
          <w:rPr>
            <w:noProof/>
            <w:webHidden/>
          </w:rPr>
          <w:fldChar w:fldCharType="begin"/>
        </w:r>
        <w:r w:rsidR="00967AB9">
          <w:rPr>
            <w:noProof/>
            <w:webHidden/>
          </w:rPr>
          <w:instrText xml:space="preserve"> PAGEREF _Toc11420147 \h </w:instrText>
        </w:r>
        <w:r w:rsidR="00967AB9">
          <w:rPr>
            <w:noProof/>
            <w:webHidden/>
          </w:rPr>
        </w:r>
        <w:r w:rsidR="00967AB9">
          <w:rPr>
            <w:noProof/>
            <w:webHidden/>
          </w:rPr>
          <w:fldChar w:fldCharType="separate"/>
        </w:r>
        <w:r w:rsidR="00967AB9">
          <w:rPr>
            <w:noProof/>
            <w:webHidden/>
          </w:rPr>
          <w:t>2</w:t>
        </w:r>
        <w:r w:rsidR="00967AB9">
          <w:rPr>
            <w:noProof/>
            <w:webHidden/>
          </w:rPr>
          <w:fldChar w:fldCharType="end"/>
        </w:r>
      </w:hyperlink>
    </w:p>
    <w:p w14:paraId="5864FEE4" w14:textId="5FADEB08"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711A7D9C" w14:textId="67F5AE31" w:rsidR="00967AB9"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420148" w:history="1">
        <w:r w:rsidR="00967AB9" w:rsidRPr="004A569A">
          <w:rPr>
            <w:rStyle w:val="Hyperlink"/>
            <w:noProof/>
          </w:rPr>
          <w:t>Table 1. Sample Table Caption (Capitalize Each Word, and Do Not End with a Period)</w:t>
        </w:r>
        <w:r w:rsidR="00967AB9">
          <w:rPr>
            <w:noProof/>
            <w:webHidden/>
          </w:rPr>
          <w:tab/>
        </w:r>
        <w:r w:rsidR="00967AB9">
          <w:rPr>
            <w:noProof/>
            <w:webHidden/>
          </w:rPr>
          <w:fldChar w:fldCharType="begin"/>
        </w:r>
        <w:r w:rsidR="00967AB9">
          <w:rPr>
            <w:noProof/>
            <w:webHidden/>
          </w:rPr>
          <w:instrText xml:space="preserve"> PAGEREF _Toc11420148 \h </w:instrText>
        </w:r>
        <w:r w:rsidR="00967AB9">
          <w:rPr>
            <w:noProof/>
            <w:webHidden/>
          </w:rPr>
        </w:r>
        <w:r w:rsidR="00967AB9">
          <w:rPr>
            <w:noProof/>
            <w:webHidden/>
          </w:rPr>
          <w:fldChar w:fldCharType="separate"/>
        </w:r>
        <w:r w:rsidR="00967AB9">
          <w:rPr>
            <w:noProof/>
            <w:webHidden/>
          </w:rPr>
          <w:t>2</w:t>
        </w:r>
        <w:r w:rsidR="00967AB9">
          <w:rPr>
            <w:noProof/>
            <w:webHidden/>
          </w:rPr>
          <w:fldChar w:fldCharType="end"/>
        </w:r>
      </w:hyperlink>
    </w:p>
    <w:p w14:paraId="6E55160A" w14:textId="0DC59CBC"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420147"/>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420148"/>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D351C78"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454673">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454673">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w:t>
      </w:r>
      <w:proofErr w:type="gramStart"/>
      <w:r>
        <w:t>higher level</w:t>
      </w:r>
      <w:proofErr w:type="gramEnd"/>
      <w:r>
        <w:t xml:space="preserve">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4C2E4CF0" w:rsidR="004F73C9" w:rsidRDefault="0014558A" w:rsidP="004B7855">
      <w:r>
        <w:t xml:space="preserve">We obtained decennial census data for the years 2000 and 2010  for each census block from the National Historical Geographic Information System database </w:t>
      </w:r>
      <w:r>
        <w:fldChar w:fldCharType="begin"/>
      </w:r>
      <w:r w:rsidR="00454673">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3440160B" w14:textId="0CFE8FDE" w:rsidR="00735583" w:rsidRPr="003113DD" w:rsidRDefault="003113DD" w:rsidP="00833689">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NO</w:t>
      </w:r>
      <w:r w:rsidR="00D47DB4" w:rsidRPr="00D47DB4">
        <w:rPr>
          <w:vertAlign w:val="subscript"/>
        </w:rPr>
        <w:t>2</w:t>
      </w:r>
      <w:r w:rsidR="00D47DB4">
        <w:t xml:space="preserve"> is a good predictor for traffic related air pollution sources.</w:t>
      </w:r>
      <w:r w:rsidR="00E320E8">
        <w:t xml:space="preserve"> </w:t>
      </w:r>
      <w:r>
        <w:t xml:space="preserve">Pollutant concentrations were obtained from </w:t>
      </w:r>
      <w:proofErr w:type="gramStart"/>
      <w:r w:rsidR="00D47DB4">
        <w:t>satellite</w:t>
      </w:r>
      <w:r>
        <w:t xml:space="preserve"> based</w:t>
      </w:r>
      <w:proofErr w:type="gramEnd"/>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p>
    <w:p w14:paraId="0A41E757" w14:textId="77777777" w:rsidR="00833689" w:rsidRDefault="00833689" w:rsidP="00833689">
      <w:pPr>
        <w:pStyle w:val="Heading4"/>
      </w:pPr>
    </w:p>
    <w:p w14:paraId="2D7FC12A" w14:textId="3D1ACBDE" w:rsidR="00D47DB4" w:rsidRDefault="003848BB" w:rsidP="00833689">
      <w:pPr>
        <w:pStyle w:val="Heading4"/>
      </w:pPr>
      <w:r>
        <w:t>LUR modeling</w:t>
      </w:r>
    </w:p>
    <w:p w14:paraId="7D429F1E" w14:textId="71907654" w:rsidR="00833689" w:rsidRDefault="00833689" w:rsidP="001E262E">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454673">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 xml:space="preserve">. The general pros and cons of LUR models, in comparison to other exposure models, have been previously described in </w:t>
      </w:r>
      <w:r>
        <w:fldChar w:fldCharType="begin"/>
      </w:r>
      <w:r w:rsidR="00454673">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and are summarized in [</w:t>
      </w:r>
      <w:r w:rsidRPr="00833689">
        <w:rPr>
          <w:highlight w:val="green"/>
        </w:rPr>
        <w:t>Table</w:t>
      </w:r>
      <w:r>
        <w:t>].</w:t>
      </w:r>
    </w:p>
    <w:p w14:paraId="5E5419FD" w14:textId="77777777" w:rsidR="00833689" w:rsidRPr="00833689" w:rsidRDefault="00833689" w:rsidP="00833689"/>
    <w:p w14:paraId="225431B5" w14:textId="2CE3B5B2" w:rsidR="004F73C9" w:rsidRDefault="004F73C9" w:rsidP="00833689">
      <w:pPr>
        <w:pStyle w:val="Heading4"/>
      </w:pPr>
      <w:r>
        <w:t>NO</w:t>
      </w:r>
      <w:r w:rsidRPr="004F73C9">
        <w:rPr>
          <w:vertAlign w:val="subscript"/>
        </w:rPr>
        <w:t>2</w:t>
      </w:r>
      <w:r>
        <w:t xml:space="preserve"> </w:t>
      </w:r>
      <w:r w:rsidR="00833689">
        <w:t>exposure</w:t>
      </w:r>
    </w:p>
    <w:p w14:paraId="62363A22" w14:textId="0D0B7B91" w:rsidR="001E262E" w:rsidRPr="001E262E" w:rsidRDefault="00833689" w:rsidP="001E262E">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SC4gQW5kZXJzb24gZXQgYWwuLCAyMDEx
OyBILiBSLiBBbmRlcnNvbiBldCBhbC4sIDIwMTM7IEtocmVpcywgS2VsbHksIGV0IGFsLiwgMjAx
Nyk8L0Rpc3BsYXlUZXh0PjxyZWNvcmQ+PHJlYy1udW1iZXI+NDE8L3JlYy1udW1iZXI+PGZvcmVp
Z24ta2V5cz48a2V5IGFwcD0iRU4iIGRiLWlkPSJldncycDAyc3V0cDVzeWVyOTlxdnNmdzV0enph
MGZzeGYyMmUiIHRpbWVzdGFtcD0iMTU0NDcxNTI5NSI+NDE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454673">
        <w:instrText xml:space="preserve"> ADDIN EN.CITE </w:instrText>
      </w:r>
      <w:r w:rsidR="00454673">
        <w:fldChar w:fldCharType="begin">
          <w:fldData xml:space="preserve">PEVuZE5vdGU+PENpdGU+PEF1dGhvcj5BbmRlcnNvbjwvQXV0aG9yPjxZZWFyPjIwMTE8L1llYXI+
PFJlY051bT40MTwvUmVjTnVtPjxEaXNwbGF5VGV4dD4oSC4gQW5kZXJzb24gZXQgYWwuLCAyMDEx
OyBILiBSLiBBbmRlcnNvbiBldCBhbC4sIDIwMTM7IEtocmVpcywgS2VsbHksIGV0IGFsLiwgMjAx
Nyk8L0Rpc3BsYXlUZXh0PjxyZWNvcmQ+PHJlYy1udW1iZXI+NDE8L3JlYy1udW1iZXI+PGZvcmVp
Z24ta2V5cz48a2V5IGFwcD0iRU4iIGRiLWlkPSJldncycDAyc3V0cDVzeWVyOTlxdnNmdzV0enph
MGZzeGYyMmUiIHRpbWVzdGFtcD0iMTU0NDcxNTI5NSI+NDE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454673">
        <w:instrText xml:space="preserve"> ADDIN EN.CITE.DATA </w:instrText>
      </w:r>
      <w:r w:rsidR="00454673">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 NO2 concentrations at the centro</w:t>
      </w:r>
      <w:r w:rsidR="001E262E">
        <w:t xml:space="preserve">id location of the census block for the contiguous U.S.. The model incorporated satellite, Environmental Protection Agency (EPA) air quality monitor readings and multiple geographical information systems (GIS) covariates including impervious surfaces, tree canopies, population count, major road length, minor road length, total road length, elevation, distance to coast and </w:t>
      </w:r>
      <w:commentRangeStart w:id="25"/>
      <w:r w:rsidR="001E262E">
        <w:t>DOMINO NO</w:t>
      </w:r>
      <w:r w:rsidR="001E262E" w:rsidRPr="00923D33">
        <w:rPr>
          <w:vertAlign w:val="subscript"/>
        </w:rPr>
        <w:t>2</w:t>
      </w:r>
      <w:commentRangeEnd w:id="25"/>
      <w:r w:rsidR="001E262E">
        <w:rPr>
          <w:rStyle w:val="CommentReference"/>
        </w:rPr>
        <w:commentReference w:id="25"/>
      </w:r>
      <w:r w:rsidR="001E262E">
        <w:t xml:space="preserve">. </w:t>
      </w:r>
    </w:p>
    <w:p w14:paraId="2EA3D291" w14:textId="3F25E012" w:rsidR="001E262E" w:rsidRDefault="001E262E" w:rsidP="001E262E"/>
    <w:p w14:paraId="2B11F9CB" w14:textId="114FC763" w:rsidR="00265B7B" w:rsidRDefault="00265B7B" w:rsidP="001E262E">
      <w:r w:rsidRPr="00265B7B">
        <w:t>The validation of the spatial model was satisfactory achieving an R2 = (0.50-0.81) in hold-out cross-validation</w:t>
      </w:r>
      <w:r w:rsidR="003848BB">
        <w:t>.</w:t>
      </w:r>
    </w:p>
    <w:p w14:paraId="1E55D2A1" w14:textId="546267CF" w:rsidR="003848BB" w:rsidRDefault="003848BB" w:rsidP="001E262E">
      <w:r w:rsidRPr="003848BB">
        <w:t>The spatial model had an excellent spatial resolution typical for urban-scale LURs (</w:t>
      </w:r>
      <w:r w:rsidRPr="003848BB">
        <w:rPr>
          <w:rFonts w:ascii="Cambria Math" w:hAnsi="Cambria Math" w:cs="Cambria Math"/>
        </w:rPr>
        <w:t>∼</w:t>
      </w:r>
      <w:r w:rsidRPr="003848BB">
        <w:t>100 m scale) and covered 100% of US Census blocks.</w:t>
      </w:r>
    </w:p>
    <w:p w14:paraId="60E76B5D" w14:textId="77777777" w:rsidR="001E262E" w:rsidRDefault="001E262E" w:rsidP="001E262E"/>
    <w:p w14:paraId="21AA064C" w14:textId="0AA77E89" w:rsidR="00923D33" w:rsidRDefault="00923D33" w:rsidP="001E262E">
      <w:r>
        <w:t>Spatial resolution (coverage and granularity)</w:t>
      </w:r>
    </w:p>
    <w:p w14:paraId="7E8B1F93" w14:textId="4B135436" w:rsidR="00923D33" w:rsidRDefault="00923D33" w:rsidP="00923D33">
      <w:pPr>
        <w:pStyle w:val="ListBullet"/>
      </w:pPr>
      <w:r>
        <w:t>Temporal resolution</w:t>
      </w:r>
    </w:p>
    <w:p w14:paraId="2AC307DD" w14:textId="5B00DBC0" w:rsidR="00923D33" w:rsidRDefault="00923D33" w:rsidP="00923D33">
      <w:pPr>
        <w:pStyle w:val="ListBullet"/>
      </w:pPr>
      <w:r>
        <w:t>Data sources</w:t>
      </w:r>
    </w:p>
    <w:p w14:paraId="4AFB291E" w14:textId="01F7E01F" w:rsidR="00923D33" w:rsidRDefault="00923D33" w:rsidP="00923D33">
      <w:pPr>
        <w:pStyle w:val="ListBullet"/>
      </w:pPr>
      <w:r>
        <w:t>Modeling</w:t>
      </w:r>
    </w:p>
    <w:p w14:paraId="657D4382" w14:textId="13110D0B" w:rsidR="00923D33" w:rsidRDefault="00923D33" w:rsidP="00923D33">
      <w:pPr>
        <w:pStyle w:val="ListBullet"/>
      </w:pPr>
      <w:r>
        <w:t>Accuracy of the model</w:t>
      </w:r>
    </w:p>
    <w:p w14:paraId="102E07FC" w14:textId="09745713" w:rsidR="00923D33" w:rsidRDefault="00923D33" w:rsidP="00923D33">
      <w:pPr>
        <w:pStyle w:val="ListBullet"/>
      </w:pPr>
      <w:r>
        <w:t>Comparison with other LUR models</w:t>
      </w:r>
    </w:p>
    <w:p w14:paraId="4F3D29ED" w14:textId="3A046924" w:rsidR="00923D33" w:rsidRDefault="00923D33" w:rsidP="00923D33">
      <w:pPr>
        <w:pStyle w:val="ListBullet"/>
      </w:pPr>
      <w:r>
        <w:t>Drawbacks with the LUR model (after all pollutants)</w:t>
      </w:r>
    </w:p>
    <w:p w14:paraId="08E61309" w14:textId="77777777" w:rsidR="00923D33" w:rsidRPr="00923D33" w:rsidRDefault="00923D33" w:rsidP="00923D33">
      <w:pPr>
        <w:pStyle w:val="ListBullet"/>
        <w:numPr>
          <w:ilvl w:val="0"/>
          <w:numId w:val="0"/>
        </w:numPr>
        <w:ind w:left="360"/>
      </w:pPr>
    </w:p>
    <w:p w14:paraId="1B54F55D" w14:textId="2218E032" w:rsidR="00D47DB4" w:rsidRDefault="00D47DB4" w:rsidP="001E262E">
      <w:r>
        <w:t>The NO</w:t>
      </w:r>
      <w:r w:rsidRPr="00D47DB4">
        <w:rPr>
          <w:vertAlign w:val="subscript"/>
        </w:rPr>
        <w:t>2</w:t>
      </w:r>
      <w:r>
        <w:t xml:space="preserve"> LUR models were obtained from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D47DB4">
        <w:rPr>
          <w:vertAlign w:val="subscript"/>
        </w:rPr>
        <w:t>2</w:t>
      </w:r>
      <w:r>
        <w:rPr>
          <w:vertAlign w:val="subscript"/>
        </w:rPr>
        <w:t xml:space="preserve"> </w:t>
      </w:r>
      <w:r>
        <w:t xml:space="preserve">concentrations were modeled using satellite </w:t>
      </w:r>
      <w:proofErr w:type="gramStart"/>
      <w:r>
        <w:t>data,</w:t>
      </w:r>
      <w:r w:rsidR="00923D33">
        <w:t>.</w:t>
      </w:r>
      <w:proofErr w:type="gramEnd"/>
    </w:p>
    <w:p w14:paraId="47CF0FE0" w14:textId="01100DC7" w:rsidR="00923D33" w:rsidRDefault="00923D33" w:rsidP="00D47DB4"/>
    <w:p w14:paraId="5FED2C1C" w14:textId="77777777" w:rsidR="00923D33" w:rsidRPr="00923D33" w:rsidRDefault="00923D33" w:rsidP="00D47DB4"/>
    <w:p w14:paraId="68F3FBD4" w14:textId="72E32E42" w:rsidR="004F73C9" w:rsidRDefault="004F73C9" w:rsidP="00D47DB4">
      <w:pPr>
        <w:pStyle w:val="Heading4"/>
      </w:pPr>
      <w:r>
        <w:t>PM</w:t>
      </w:r>
      <w:r w:rsidRPr="004F73C9">
        <w:rPr>
          <w:vertAlign w:val="subscript"/>
        </w:rPr>
        <w:t>2.5</w:t>
      </w:r>
      <w:r>
        <w:t xml:space="preserve"> </w:t>
      </w:r>
      <w:r w:rsidR="00D47DB4">
        <w:t>model</w:t>
      </w:r>
    </w:p>
    <w:p w14:paraId="14531F05" w14:textId="77777777" w:rsidR="00D47DB4" w:rsidRDefault="00D47DB4" w:rsidP="00D47DB4">
      <w:pPr>
        <w:pStyle w:val="Heading4"/>
      </w:pPr>
    </w:p>
    <w:p w14:paraId="770755AD" w14:textId="5DE0CE31" w:rsidR="004F73C9" w:rsidRDefault="004F73C9" w:rsidP="00D47DB4">
      <w:pPr>
        <w:pStyle w:val="Heading4"/>
      </w:pPr>
      <w:r>
        <w:t>PM</w:t>
      </w:r>
      <w:r w:rsidRPr="004F73C9">
        <w:rPr>
          <w:vertAlign w:val="subscript"/>
        </w:rPr>
        <w:t>10</w:t>
      </w:r>
      <w:r>
        <w:t xml:space="preserve"> </w:t>
      </w:r>
      <w:r w:rsidR="00D47DB4">
        <w:t>model</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lastRenderedPageBreak/>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6" w:name="_Toc1370387"/>
      <w:r>
        <w:t>Results</w:t>
      </w:r>
      <w:bookmarkEnd w:id="26"/>
      <w:r>
        <w:t xml:space="preserve"> </w:t>
      </w:r>
    </w:p>
    <w:p w14:paraId="27030626" w14:textId="7C62FC25" w:rsidR="00E37BBB" w:rsidRDefault="00E37BBB" w:rsidP="00E37BBB">
      <w:pPr>
        <w:pStyle w:val="Heading3"/>
      </w:pPr>
      <w:r>
        <w:t>Census description</w:t>
      </w:r>
    </w:p>
    <w:p w14:paraId="7510F233" w14:textId="553BE348" w:rsidR="00E37BBB" w:rsidRPr="00AA00FB" w:rsidRDefault="00E37BBB" w:rsidP="00E37BBB">
      <w:r>
        <w:t>[</w:t>
      </w:r>
      <w:r w:rsidRPr="00E37BBB">
        <w:rPr>
          <w:highlight w:val="green"/>
        </w:rPr>
        <w:t>Table</w:t>
      </w:r>
      <w:r>
        <w:t xml:space="preserve"> </w:t>
      </w:r>
      <w:r w:rsidRPr="00E37BBB">
        <w:rPr>
          <w:highlight w:val="green"/>
        </w:rPr>
        <w:t>of demographic summary</w:t>
      </w:r>
      <w:r>
        <w:t xml:space="preserve">] summarizes the demographic and geographic characteristics of the census data. The total population of children were at 71,807,328 (26% of total population) and 73,690,271 (24%) in 2000 and 2010 respectively. </w:t>
      </w:r>
      <w:r w:rsidR="00CF4215">
        <w:t>79% and 81% of children lived in an urban designated area (encompassing both urban clusters and urbanized areas) in 2000 and 2010. The table provides the population distribution by median household income group for each year.</w:t>
      </w:r>
    </w:p>
    <w:p w14:paraId="37B202E8" w14:textId="77777777" w:rsidR="008F4EE5" w:rsidRPr="008F4EE5" w:rsidRDefault="008F4EE5" w:rsidP="008F4EE5"/>
    <w:p w14:paraId="04DC54DB" w14:textId="4C44FCF4" w:rsidR="00CF4215" w:rsidRDefault="00E37BBB" w:rsidP="00454673">
      <w:pPr>
        <w:pStyle w:val="Heading3"/>
      </w:pPr>
      <w:r>
        <w:t>Asthma incidence</w:t>
      </w:r>
      <w:r w:rsidR="00CF4215">
        <w:t xml:space="preserve"> </w:t>
      </w:r>
    </w:p>
    <w:p w14:paraId="4035256B" w14:textId="15C86D3C" w:rsidR="00454673" w:rsidRDefault="00454673" w:rsidP="00BD0948">
      <w:r>
        <w:t>For our first analysis we used a</w:t>
      </w:r>
      <w:r w:rsidR="00967AB9">
        <w:t xml:space="preserve"> single</w:t>
      </w:r>
      <w:r>
        <w:t xml:space="preserve"> childhood asthma incidence rate </w:t>
      </w:r>
      <w:r w:rsidR="00967AB9">
        <w:t xml:space="preserve">of 12.5 per 1,000 at-risk children as </w:t>
      </w:r>
      <w:r>
        <w:t xml:space="preserve">published by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967AB9">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rsidR="00967AB9">
        <w:fldChar w:fldCharType="begin"/>
      </w:r>
      <w:r w:rsidR="00967AB9">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967AB9">
        <w:fldChar w:fldCharType="separate"/>
      </w:r>
      <w:r w:rsidR="00967AB9">
        <w:rPr>
          <w:noProof/>
        </w:rPr>
        <w:t>Winer et al. (2012)</w:t>
      </w:r>
      <w:r w:rsidR="00967AB9">
        <w:fldChar w:fldCharType="end"/>
      </w:r>
      <w:r w:rsidR="00967AB9">
        <w:t xml:space="preserve"> proposed method. For the period 2006-2010, childhood asthma incidence rates </w:t>
      </w:r>
      <w:r w:rsidR="00BD0948">
        <w:t xml:space="preserve">were </w:t>
      </w:r>
      <w:r w:rsidR="00967AB9">
        <w:t>available for 32 states from a total sample of 16,153. States with missing childhood asthma incidence rates</w:t>
      </w:r>
      <w:r w:rsidR="008F4EE5">
        <w:t xml:space="preserve"> (16 states)</w:t>
      </w:r>
      <w:r w:rsidR="00967AB9">
        <w:t xml:space="preserve"> were assigned </w:t>
      </w:r>
      <w:r w:rsidR="00BD0948">
        <w:t>an</w:t>
      </w:r>
      <w:r w:rsidR="00967AB9">
        <w:t xml:space="preserve"> average asthma incidence rate </w:t>
      </w:r>
      <w:r w:rsidR="00BD0948">
        <w:t xml:space="preserve">of </w:t>
      </w:r>
      <w:r w:rsidR="00BD0948">
        <w:t>12.1 per 1,000 at-risk children</w:t>
      </w:r>
      <w:r w:rsidR="00BD0948">
        <w:t xml:space="preserve">. The incidence rate was the average </w:t>
      </w:r>
      <w:r w:rsidR="00967AB9">
        <w:t xml:space="preserve">across </w:t>
      </w:r>
      <w:r w:rsidR="00BD0948">
        <w:t xml:space="preserve">all </w:t>
      </w:r>
      <w:r w:rsidR="00967AB9">
        <w:t>available states for the perio</w:t>
      </w:r>
      <w:r w:rsidR="00BD0948">
        <w:t xml:space="preserve">d </w:t>
      </w:r>
      <w:r w:rsidR="00967AB9">
        <w:t>2006-2010.</w:t>
      </w:r>
      <w:r w:rsidR="008F4EE5">
        <w:t xml:space="preserve"> The District of Columbia had the highest childhood asthma incidence rate of 17.1 per 1,000 while Montana had the lowest incidence rate of 4.3 per 1,000 for the period 2006-2010. [</w:t>
      </w:r>
      <w:r w:rsidR="008F4EE5" w:rsidRPr="008F4EE5">
        <w:rPr>
          <w:highlight w:val="green"/>
        </w:rPr>
        <w:t>Table of asthma incidence rate</w:t>
      </w:r>
      <w:r w:rsidR="008F4EE5">
        <w:t>] provides a detailed summary of the asthma incidence rates across all available states. The following section provides a detailed description of the ACBS and BRFSS surveys used to estimate the state-specific asthma incidence rates.</w:t>
      </w:r>
    </w:p>
    <w:p w14:paraId="704D1024" w14:textId="2BEECD76" w:rsidR="008F4EE5" w:rsidRPr="00454673" w:rsidRDefault="008F4EE5" w:rsidP="00BD0948"/>
    <w:p w14:paraId="1384FCB0" w14:textId="77777777" w:rsidR="008F4EE5" w:rsidRDefault="008F4EE5" w:rsidP="008F4EE5">
      <w:pPr>
        <w:pStyle w:val="Heading3"/>
      </w:pPr>
      <w:r>
        <w:t xml:space="preserve">ACBS and BRSS survey </w:t>
      </w:r>
    </w:p>
    <w:p w14:paraId="2667DE15" w14:textId="49600526" w:rsidR="00E37BBB" w:rsidRPr="00E37BBB" w:rsidRDefault="008F4EE5" w:rsidP="008F4EE5">
      <w:bookmarkStart w:id="27" w:name="_GoBack"/>
      <w:r>
        <w:t>Text here ….</w:t>
      </w:r>
    </w:p>
    <w:bookmarkEnd w:id="27"/>
    <w:p w14:paraId="0CB475C6" w14:textId="0216EF2C" w:rsidR="00E37BBB" w:rsidRDefault="00E37BBB" w:rsidP="00E37BBB"/>
    <w:p w14:paraId="44E20DFA" w14:textId="77777777" w:rsidR="00E37BBB" w:rsidRPr="00E37BBB" w:rsidRDefault="00E37BBB" w:rsidP="00E37BBB"/>
    <w:p w14:paraId="6E7FC527" w14:textId="77777777" w:rsidR="00E37BBB" w:rsidRPr="00E37BBB" w:rsidRDefault="00E37BBB" w:rsidP="00E37BBB"/>
    <w:p w14:paraId="6602EC9A" w14:textId="77777777" w:rsidR="002A124D" w:rsidRDefault="002A124D" w:rsidP="008E29F5">
      <w:pPr>
        <w:pStyle w:val="BodyText"/>
      </w:pPr>
    </w:p>
    <w:p w14:paraId="235CA5CC" w14:textId="1175298C" w:rsidR="002A124D" w:rsidRDefault="002A124D" w:rsidP="002A124D">
      <w:pPr>
        <w:pStyle w:val="Heading5"/>
      </w:pPr>
    </w:p>
    <w:p w14:paraId="7E21E56A" w14:textId="77777777" w:rsidR="00D57DF2" w:rsidRDefault="00D57DF2" w:rsidP="00286BAC">
      <w:pPr>
        <w:pStyle w:val="Heading1"/>
      </w:pPr>
      <w:bookmarkStart w:id="28" w:name="_Toc1370388"/>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lastRenderedPageBreak/>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1B9AF6CD" w14:textId="77777777" w:rsidR="00967AB9" w:rsidRPr="00967AB9" w:rsidRDefault="00B71F54" w:rsidP="00967AB9">
      <w:pPr>
        <w:pStyle w:val="EndNoteBibliography"/>
        <w:ind w:left="720" w:hanging="720"/>
      </w:pPr>
      <w:r>
        <w:fldChar w:fldCharType="begin"/>
      </w:r>
      <w:r>
        <w:instrText xml:space="preserve"> ADDIN EN.REFLIST </w:instrText>
      </w:r>
      <w:r>
        <w:fldChar w:fldCharType="separate"/>
      </w:r>
      <w:r w:rsidR="00967AB9" w:rsidRPr="00967AB9">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967AB9" w:rsidRPr="00967AB9">
        <w:rPr>
          <w:i/>
        </w:rPr>
        <w:t>Am J Respir Crit Care Med, 188</w:t>
      </w:r>
      <w:r w:rsidR="00967AB9" w:rsidRPr="00967AB9">
        <w:t xml:space="preserve">, 309-318. </w:t>
      </w:r>
    </w:p>
    <w:p w14:paraId="049BB10F" w14:textId="77777777" w:rsidR="00967AB9" w:rsidRPr="00967AB9" w:rsidRDefault="00967AB9" w:rsidP="00967AB9">
      <w:pPr>
        <w:pStyle w:val="EndNoteBibliography"/>
        <w:ind w:left="720" w:hanging="720"/>
      </w:pPr>
      <w:r w:rsidRPr="00967AB9">
        <w:t xml:space="preserve">Anderson, H. R., Favarato, G., &amp; Atkinson, R. W. (2013). Long-term exposure to air pollution and the incidence of asthma: meta-analysis of cohort studies. </w:t>
      </w:r>
      <w:r w:rsidRPr="00967AB9">
        <w:rPr>
          <w:i/>
        </w:rPr>
        <w:t>Air Quality, Atmosphere &amp; Health, 6</w:t>
      </w:r>
      <w:r w:rsidRPr="00967AB9">
        <w:t xml:space="preserve">(1), 47-56. </w:t>
      </w:r>
    </w:p>
    <w:p w14:paraId="1D9F44DF" w14:textId="77777777" w:rsidR="00967AB9" w:rsidRPr="00967AB9" w:rsidRDefault="00967AB9" w:rsidP="00967AB9">
      <w:pPr>
        <w:pStyle w:val="EndNoteBibliography"/>
        <w:ind w:left="720" w:hanging="720"/>
      </w:pPr>
      <w:r w:rsidRPr="00967AB9">
        <w:t xml:space="preserve">Bechle, M. J., Millet, D. B., &amp; Marshall, J. D. (2015). National spatiotemporal exposure surface for NO2: monthly scaling of a satellite-derived land-use regression, 2000–2010. </w:t>
      </w:r>
      <w:r w:rsidRPr="00967AB9">
        <w:rPr>
          <w:i/>
        </w:rPr>
        <w:t>Environmental science &amp; technology, 49</w:t>
      </w:r>
      <w:r w:rsidRPr="00967AB9">
        <w:t xml:space="preserve">(20), 12297-12305. </w:t>
      </w:r>
    </w:p>
    <w:p w14:paraId="3763FA85" w14:textId="77777777" w:rsidR="00967AB9" w:rsidRPr="00967AB9" w:rsidRDefault="00967AB9" w:rsidP="00967AB9">
      <w:pPr>
        <w:pStyle w:val="EndNoteBibliography"/>
        <w:ind w:left="720" w:hanging="720"/>
      </w:pPr>
      <w:r w:rsidRPr="00967AB9">
        <w:lastRenderedPageBreak/>
        <w:t xml:space="preserve">Clark, L. P., Millet, D. B., &amp; Marshall, J. D. (2017). Changes in transportation-related air pollution exposures by race-ethnicity and socioeconomic status: Outdoor nitrogen dioxide in the United States in 2000 and 2010. </w:t>
      </w:r>
      <w:r w:rsidRPr="00967AB9">
        <w:rPr>
          <w:i/>
        </w:rPr>
        <w:t>Environmental health perspectives, 125</w:t>
      </w:r>
      <w:r w:rsidRPr="00967AB9">
        <w:t>(9), 1--10. doi:10.1289/EHP959</w:t>
      </w:r>
    </w:p>
    <w:p w14:paraId="3AAA4012" w14:textId="77777777" w:rsidR="00967AB9" w:rsidRPr="00967AB9" w:rsidRDefault="00967AB9" w:rsidP="00967AB9">
      <w:pPr>
        <w:pStyle w:val="EndNoteBibliography"/>
        <w:ind w:left="720" w:hanging="720"/>
      </w:pPr>
      <w:r w:rsidRPr="00967AB9">
        <w:t xml:space="preserve">Khreis, H., Kelly, C., Tate, J., Parslow, R., Lucas, K., &amp; Nieuwenhuijsen, M. (2017). Exposure to traffic-related air pollution and risk of development of childhood asthma: a systematic review and meta-analysis. </w:t>
      </w:r>
      <w:r w:rsidRPr="00967AB9">
        <w:rPr>
          <w:i/>
        </w:rPr>
        <w:t>Environment international, 100</w:t>
      </w:r>
      <w:r w:rsidRPr="00967AB9">
        <w:t xml:space="preserve">, 1-31. </w:t>
      </w:r>
    </w:p>
    <w:p w14:paraId="1678BDF9" w14:textId="77777777" w:rsidR="00967AB9" w:rsidRPr="00967AB9" w:rsidRDefault="00967AB9" w:rsidP="00967AB9">
      <w:pPr>
        <w:pStyle w:val="EndNoteBibliography"/>
        <w:ind w:left="720" w:hanging="720"/>
      </w:pPr>
      <w:r w:rsidRPr="00967AB9">
        <w:t xml:space="preserve">Khreis, H., &amp; Nieuwenhuijsen, M. (2017). Traffic-related air pollution and childhood asthma: recent advances and remaining gaps in the exposure assessment methods. </w:t>
      </w:r>
      <w:r w:rsidRPr="00967AB9">
        <w:rPr>
          <w:i/>
        </w:rPr>
        <w:t>International journal of environmental research and public health, 14</w:t>
      </w:r>
      <w:r w:rsidRPr="00967AB9">
        <w:t xml:space="preserve">(3), 312. </w:t>
      </w:r>
    </w:p>
    <w:p w14:paraId="0104FE2D" w14:textId="77777777" w:rsidR="00967AB9" w:rsidRPr="00967AB9" w:rsidRDefault="00967AB9" w:rsidP="00967AB9">
      <w:pPr>
        <w:pStyle w:val="EndNoteBibliography"/>
        <w:ind w:left="720" w:hanging="720"/>
      </w:pPr>
      <w:r w:rsidRPr="00967AB9">
        <w:t xml:space="preserve">Manson, S., Schroeder, J., Van Riper, D., &amp; Ruggles, S. (2018). </w:t>
      </w:r>
      <w:r w:rsidRPr="00967AB9">
        <w:rPr>
          <w:i/>
        </w:rPr>
        <w:t>IPUMS National Historical Geographic Information System: Version 13.0 [Database]. Minneapolis: University of Minnesota.</w:t>
      </w:r>
      <w:r w:rsidRPr="00967AB9">
        <w:t xml:space="preserve"> </w:t>
      </w:r>
    </w:p>
    <w:p w14:paraId="54E68F22" w14:textId="77777777" w:rsidR="00967AB9" w:rsidRPr="00967AB9" w:rsidRDefault="00967AB9" w:rsidP="00967AB9">
      <w:pPr>
        <w:pStyle w:val="EndNoteBibliography"/>
        <w:ind w:left="720" w:hanging="720"/>
      </w:pPr>
      <w:r w:rsidRPr="00967AB9">
        <w:t xml:space="preserve">National Heart Lung and Blood Institute. (2007). National Asthma Education and Prevention Program. Expert panel report 3: guidelines for the diagnosis and management of asthma: full report 2007. </w:t>
      </w:r>
    </w:p>
    <w:p w14:paraId="63EAFFF8" w14:textId="77777777" w:rsidR="00967AB9" w:rsidRPr="00967AB9" w:rsidRDefault="00967AB9" w:rsidP="00967AB9">
      <w:pPr>
        <w:pStyle w:val="EndNoteBibliography"/>
        <w:ind w:left="720" w:hanging="720"/>
      </w:pPr>
      <w:r w:rsidRPr="00967AB9">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967AB9">
        <w:rPr>
          <w:i/>
        </w:rPr>
        <w:t>The Lancet Respiratory Medicine, 5</w:t>
      </w:r>
      <w:r w:rsidRPr="00967AB9">
        <w:t xml:space="preserve">(9), 691-706. </w:t>
      </w:r>
    </w:p>
    <w:p w14:paraId="2B6CEFAF" w14:textId="77777777" w:rsidR="00967AB9" w:rsidRPr="00967AB9" w:rsidRDefault="00967AB9" w:rsidP="00967AB9">
      <w:pPr>
        <w:pStyle w:val="EndNoteBibliography"/>
        <w:ind w:left="720" w:hanging="720"/>
      </w:pPr>
      <w:r w:rsidRPr="00967AB9">
        <w:t xml:space="preserve">Winer, R. A., Qin, X., Harrington, T., Moorman, J., &amp; Zahran, H. (2012). Asthma incidence among children and adults: findings from the Behavioral Risk Factor Surveillance system asthma call-back survey—United States, 2006–2008. </w:t>
      </w:r>
      <w:r w:rsidRPr="00967AB9">
        <w:rPr>
          <w:i/>
        </w:rPr>
        <w:t>Journal of Asthma, 49</w:t>
      </w:r>
      <w:r w:rsidRPr="00967AB9">
        <w:t xml:space="preserve">(1), 16-22. </w:t>
      </w:r>
    </w:p>
    <w:p w14:paraId="6359C00A" w14:textId="20139CA3" w:rsidR="008E29F5" w:rsidRPr="00D47991" w:rsidRDefault="00B71F54" w:rsidP="00967AB9">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Alotaibi, Raed" w:date="2019-06-12T12:32:00Z" w:initials="AR">
    <w:p w14:paraId="14D54301" w14:textId="77777777" w:rsidR="00454673" w:rsidRDefault="00454673">
      <w:pPr>
        <w:pStyle w:val="CommentText"/>
      </w:pPr>
      <w:r>
        <w:rPr>
          <w:rStyle w:val="CommentReference"/>
        </w:rPr>
        <w:annotationRef/>
      </w:r>
      <w:r>
        <w:t>Needs rewording.</w:t>
      </w:r>
    </w:p>
    <w:p w14:paraId="6D58B083" w14:textId="787397B2" w:rsidR="00454673" w:rsidRDefault="00454673">
      <w:pPr>
        <w:pStyle w:val="CommentText"/>
      </w:pPr>
      <w:r>
        <w:t xml:space="preserve">What I’m trying to say is that although different hierarchies may differ in size, some smaller than other, they can cross the boundaries of each other. However, the census block (the smallest unit of all the hierarchies) does not cross the boundary of any </w:t>
      </w:r>
      <w:proofErr w:type="gramStart"/>
      <w:r>
        <w:t>higher level</w:t>
      </w:r>
      <w:proofErr w:type="gramEnd"/>
      <w:r>
        <w:t xml:space="preserve"> hierarchy.</w:t>
      </w:r>
    </w:p>
  </w:comment>
  <w:comment w:id="22" w:author="Alotaibi, Raed" w:date="2019-06-12T12:39:00Z" w:initials="AR">
    <w:p w14:paraId="3F2418EE" w14:textId="4F1B6015" w:rsidR="00454673" w:rsidRDefault="00454673">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454673" w:rsidRDefault="00454673">
      <w:pPr>
        <w:pStyle w:val="CommentText"/>
      </w:pPr>
      <w:r>
        <w:rPr>
          <w:rStyle w:val="CommentReference"/>
        </w:rPr>
        <w:annotationRef/>
      </w:r>
      <w:r>
        <w:t>Needs rewording</w:t>
      </w:r>
    </w:p>
  </w:comment>
  <w:comment w:id="24" w:author="Alotaibi, Raed" w:date="2019-06-12T13:29:00Z" w:initials="AR">
    <w:p w14:paraId="7E94592B" w14:textId="534F6334" w:rsidR="00454673" w:rsidRDefault="00454673">
      <w:pPr>
        <w:pStyle w:val="CommentText"/>
      </w:pPr>
      <w:r>
        <w:rPr>
          <w:rStyle w:val="CommentReference"/>
        </w:rPr>
        <w:annotationRef/>
      </w:r>
      <w:r>
        <w:t>Change to describe that air pollution concentrations were used as a surrogate of exposure.</w:t>
      </w:r>
    </w:p>
  </w:comment>
  <w:comment w:id="25" w:author="Alotaibi, Raed" w:date="2019-06-12T13:38:00Z" w:initials="AR">
    <w:p w14:paraId="09299238" w14:textId="62D54170" w:rsidR="00454673" w:rsidRDefault="00454673">
      <w:pPr>
        <w:pStyle w:val="CommentText"/>
      </w:pPr>
      <w:r>
        <w:rPr>
          <w:rStyle w:val="CommentReference"/>
        </w:rPr>
        <w:annotationRef/>
      </w:r>
      <w:r>
        <w:t>What is this? Probably we should just rem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092992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AE34F2"/>
  <w16cid:commentId w16cid:paraId="3F2418EE" w16cid:durableId="20AE34F3"/>
  <w16cid:commentId w16cid:paraId="37905764" w16cid:durableId="20AE34F4"/>
  <w16cid:commentId w16cid:paraId="7E94592B" w16cid:durableId="20AE34F5"/>
  <w16cid:commentId w16cid:paraId="09299238" w16cid:durableId="20AE34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32888" w14:textId="77777777" w:rsidR="00D36323" w:rsidRDefault="00D36323" w:rsidP="00762786">
      <w:r>
        <w:separator/>
      </w:r>
    </w:p>
  </w:endnote>
  <w:endnote w:type="continuationSeparator" w:id="0">
    <w:p w14:paraId="77B13ECD" w14:textId="77777777" w:rsidR="00D36323" w:rsidRDefault="00D36323"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654616F8" w:rsidR="00454673" w:rsidRDefault="00454673"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454673" w:rsidRDefault="004546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DE89F" w14:textId="77777777" w:rsidR="00D36323" w:rsidRDefault="00D36323" w:rsidP="00762786">
      <w:r>
        <w:separator/>
      </w:r>
    </w:p>
  </w:footnote>
  <w:footnote w:type="continuationSeparator" w:id="0">
    <w:p w14:paraId="2916D90E" w14:textId="77777777" w:rsidR="00D36323" w:rsidRDefault="00D36323"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454673" w:rsidRDefault="004546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454673" w:rsidRDefault="004546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NK8FAFc2qCE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20&lt;/item&gt;&lt;item&gt;41&lt;/item&gt;&lt;item&gt;81&lt;/item&gt;&lt;item&gt;418&lt;/item&gt;&lt;item&gt;425&lt;/item&gt;&lt;item&gt;426&lt;/item&gt;&lt;/record-ids&gt;&lt;/item&gt;&lt;/Libraries&gt;"/>
  </w:docVars>
  <w:rsids>
    <w:rsidRoot w:val="006323AC"/>
    <w:rsid w:val="00000D11"/>
    <w:rsid w:val="00003EAE"/>
    <w:rsid w:val="00015212"/>
    <w:rsid w:val="00016116"/>
    <w:rsid w:val="000269CA"/>
    <w:rsid w:val="00043C74"/>
    <w:rsid w:val="00051F88"/>
    <w:rsid w:val="000554F0"/>
    <w:rsid w:val="000649D4"/>
    <w:rsid w:val="00083949"/>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124D"/>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70F62"/>
    <w:rsid w:val="00376A2D"/>
    <w:rsid w:val="003848BB"/>
    <w:rsid w:val="00384A05"/>
    <w:rsid w:val="00392EC0"/>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4673"/>
    <w:rsid w:val="004561CC"/>
    <w:rsid w:val="0046369F"/>
    <w:rsid w:val="00480F05"/>
    <w:rsid w:val="004A07C4"/>
    <w:rsid w:val="004B7855"/>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E29F5"/>
    <w:rsid w:val="008E6DBE"/>
    <w:rsid w:val="008F0B93"/>
    <w:rsid w:val="008F4EE5"/>
    <w:rsid w:val="009003F3"/>
    <w:rsid w:val="009021F3"/>
    <w:rsid w:val="009145A9"/>
    <w:rsid w:val="00923D33"/>
    <w:rsid w:val="00936697"/>
    <w:rsid w:val="00944D0D"/>
    <w:rsid w:val="009453E4"/>
    <w:rsid w:val="0095633C"/>
    <w:rsid w:val="009626D3"/>
    <w:rsid w:val="00967AB9"/>
    <w:rsid w:val="00975915"/>
    <w:rsid w:val="009759FD"/>
    <w:rsid w:val="00983851"/>
    <w:rsid w:val="0099713D"/>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D0948"/>
    <w:rsid w:val="00BE42D3"/>
    <w:rsid w:val="00C02AF9"/>
    <w:rsid w:val="00C1059D"/>
    <w:rsid w:val="00C12A06"/>
    <w:rsid w:val="00C13D02"/>
    <w:rsid w:val="00C22A4B"/>
    <w:rsid w:val="00C33DB7"/>
    <w:rsid w:val="00C439EB"/>
    <w:rsid w:val="00C465BE"/>
    <w:rsid w:val="00C55E19"/>
    <w:rsid w:val="00C94EA2"/>
    <w:rsid w:val="00C9723C"/>
    <w:rsid w:val="00C97DB8"/>
    <w:rsid w:val="00CB3A49"/>
    <w:rsid w:val="00CC4C8C"/>
    <w:rsid w:val="00CC669D"/>
    <w:rsid w:val="00CD1E1D"/>
    <w:rsid w:val="00CF269C"/>
    <w:rsid w:val="00CF4215"/>
    <w:rsid w:val="00CF78E1"/>
    <w:rsid w:val="00D02EA8"/>
    <w:rsid w:val="00D27FAD"/>
    <w:rsid w:val="00D36323"/>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320E8"/>
    <w:rsid w:val="00E37BBB"/>
    <w:rsid w:val="00E47076"/>
    <w:rsid w:val="00E52942"/>
    <w:rsid w:val="00E53D5A"/>
    <w:rsid w:val="00E541AD"/>
    <w:rsid w:val="00E80D59"/>
    <w:rsid w:val="00E8581B"/>
    <w:rsid w:val="00E86779"/>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BAEED-D35E-4B4F-B153-7D6AF494D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739</TotalTime>
  <Pages>15</Pages>
  <Words>5422</Words>
  <Characters>3090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3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9</cp:revision>
  <cp:lastPrinted>2018-02-12T21:22:00Z</cp:lastPrinted>
  <dcterms:created xsi:type="dcterms:W3CDTF">2019-06-10T19:10:00Z</dcterms:created>
  <dcterms:modified xsi:type="dcterms:W3CDTF">2019-06-14T21:26:00Z</dcterms:modified>
</cp:coreProperties>
</file>